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42C96" w:rsidRPr="00135336" w:rsidRDefault="00A42C96" w:rsidP="00A42C96">
      <w:pPr>
        <w:jc w:val="center"/>
        <w:rPr>
          <w:rFonts w:ascii="Arial" w:hAnsi="Arial" w:cs="Arial"/>
          <w:sz w:val="20"/>
          <w:szCs w:val="20"/>
        </w:rPr>
      </w:pPr>
      <w:r>
        <w:rPr>
          <w:b/>
          <w:noProof/>
          <w:sz w:val="28"/>
          <w:szCs w:val="28"/>
        </w:rPr>
        <w:drawing>
          <wp:inline distT="0" distB="0" distL="0" distR="0">
            <wp:extent cx="1460938" cy="1460938"/>
            <wp:effectExtent l="19050" t="0" r="5912" b="0"/>
            <wp:docPr id="1" name="Picture 2" descr="E:\Photo\Impotent\logo-resmi\Lo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hoto\Impotent\logo-resmi\Logo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5490" cy="14654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2C96" w:rsidRPr="00244C94" w:rsidRDefault="00A42C96" w:rsidP="00A42C96">
      <w:pPr>
        <w:spacing w:after="240"/>
        <w:rPr>
          <w:rFonts w:ascii="Arial" w:hAnsi="Arial" w:cs="Arial"/>
          <w:sz w:val="20"/>
          <w:szCs w:val="20"/>
          <w:lang w:val="sv-SE"/>
        </w:rPr>
      </w:pPr>
    </w:p>
    <w:p w:rsidR="00A42C96" w:rsidRDefault="00A42C96" w:rsidP="00A42C96">
      <w:pPr>
        <w:jc w:val="center"/>
        <w:rPr>
          <w:b/>
          <w:bCs/>
          <w:sz w:val="30"/>
          <w:lang w:val="sv-SE"/>
        </w:rPr>
      </w:pPr>
    </w:p>
    <w:p w:rsidR="00A42C96" w:rsidRDefault="00A42C96" w:rsidP="00A42C96">
      <w:pPr>
        <w:jc w:val="center"/>
        <w:rPr>
          <w:b/>
          <w:bCs/>
          <w:sz w:val="30"/>
          <w:lang w:val="sv-SE"/>
        </w:rPr>
      </w:pPr>
    </w:p>
    <w:p w:rsidR="00A42C96" w:rsidRDefault="00A42C96" w:rsidP="00A42C96">
      <w:pPr>
        <w:jc w:val="center"/>
        <w:rPr>
          <w:b/>
          <w:bCs/>
          <w:sz w:val="30"/>
          <w:lang w:val="sv-SE"/>
        </w:rPr>
      </w:pPr>
      <w:r>
        <w:rPr>
          <w:b/>
          <w:bCs/>
          <w:sz w:val="30"/>
          <w:lang w:val="sv-SE"/>
        </w:rPr>
        <w:t>A THESIS</w:t>
      </w:r>
    </w:p>
    <w:p w:rsidR="00A42C96" w:rsidRDefault="00A42C96" w:rsidP="00A42C96">
      <w:pPr>
        <w:rPr>
          <w:b/>
          <w:bCs/>
          <w:sz w:val="30"/>
          <w:lang w:val="sv-SE"/>
        </w:rPr>
      </w:pPr>
    </w:p>
    <w:p w:rsidR="00A42C96" w:rsidRDefault="00A42C96" w:rsidP="00A42C96">
      <w:pPr>
        <w:jc w:val="center"/>
        <w:rPr>
          <w:b/>
          <w:bCs/>
          <w:sz w:val="30"/>
          <w:lang w:val="sv-SE"/>
        </w:rPr>
      </w:pPr>
    </w:p>
    <w:p w:rsidR="00A42C96" w:rsidRDefault="00A42C96" w:rsidP="00A42C96">
      <w:pPr>
        <w:jc w:val="center"/>
        <w:rPr>
          <w:b/>
          <w:bCs/>
          <w:sz w:val="30"/>
          <w:lang w:val="sv-SE"/>
        </w:rPr>
      </w:pPr>
    </w:p>
    <w:p w:rsidR="00A42C96" w:rsidRPr="00B62D54" w:rsidRDefault="00A42C96" w:rsidP="00A42C96">
      <w:pPr>
        <w:jc w:val="center"/>
        <w:rPr>
          <w:b/>
          <w:bCs/>
          <w:sz w:val="32"/>
          <w:szCs w:val="26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APPLYING VISUAL ART (PICTURE) TO IMPROVE STUDENTS’ READING COMPREHENSION AT SMP NEGERI 21 MAKASSAR</w:t>
      </w:r>
    </w:p>
    <w:p w:rsidR="00A42C96" w:rsidRPr="00C61000" w:rsidRDefault="00A42C96" w:rsidP="00A42C96">
      <w:pPr>
        <w:jc w:val="center"/>
        <w:rPr>
          <w:b/>
          <w:bCs/>
          <w:sz w:val="32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</w:p>
    <w:p w:rsidR="00A42C96" w:rsidRDefault="00A42C96" w:rsidP="00A42C96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HARISNAWATI</w:t>
      </w:r>
    </w:p>
    <w:p w:rsidR="00A42C96" w:rsidRPr="00112934" w:rsidRDefault="00A42C96" w:rsidP="00A42C96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1552044027 </w:t>
      </w:r>
    </w:p>
    <w:p w:rsidR="00A42C96" w:rsidRPr="00131ED1" w:rsidRDefault="00A42C96" w:rsidP="00A42C96">
      <w:pPr>
        <w:jc w:val="center"/>
        <w:rPr>
          <w:b/>
          <w:bCs/>
          <w:sz w:val="26"/>
          <w:szCs w:val="26"/>
          <w:lang w:val="sv-SE"/>
        </w:rPr>
      </w:pPr>
    </w:p>
    <w:p w:rsidR="00A42C96" w:rsidRDefault="00A42C96" w:rsidP="00A42C96">
      <w:pPr>
        <w:jc w:val="center"/>
        <w:rPr>
          <w:b/>
          <w:bCs/>
          <w:lang w:val="sv-SE"/>
        </w:rPr>
      </w:pPr>
    </w:p>
    <w:p w:rsidR="00A42C96" w:rsidRPr="00C61000" w:rsidRDefault="00A42C96" w:rsidP="00A42C96">
      <w:pPr>
        <w:tabs>
          <w:tab w:val="left" w:pos="5707"/>
        </w:tabs>
        <w:rPr>
          <w:b/>
          <w:bCs/>
          <w:sz w:val="20"/>
          <w:szCs w:val="20"/>
          <w:lang w:val="sv-SE"/>
        </w:rPr>
      </w:pPr>
    </w:p>
    <w:p w:rsidR="00A42C96" w:rsidRDefault="00A42C96" w:rsidP="00A42C96">
      <w:pPr>
        <w:rPr>
          <w:b/>
          <w:bCs/>
          <w:lang w:val="sv-SE"/>
        </w:rPr>
      </w:pPr>
    </w:p>
    <w:p w:rsidR="00A42C96" w:rsidRDefault="00A42C96" w:rsidP="00A42C96">
      <w:pPr>
        <w:rPr>
          <w:b/>
          <w:bCs/>
          <w:lang w:val="sv-SE"/>
        </w:rPr>
      </w:pPr>
    </w:p>
    <w:p w:rsidR="00A42C96" w:rsidRDefault="00A42C96" w:rsidP="00A42C96">
      <w:pPr>
        <w:rPr>
          <w:b/>
          <w:bCs/>
          <w:lang w:val="sv-SE"/>
        </w:rPr>
      </w:pPr>
    </w:p>
    <w:p w:rsidR="00A42C96" w:rsidRDefault="00A42C96" w:rsidP="00A42C96">
      <w:pPr>
        <w:rPr>
          <w:b/>
          <w:bCs/>
          <w:lang w:val="sv-SE"/>
        </w:rPr>
      </w:pPr>
    </w:p>
    <w:p w:rsidR="00A42C96" w:rsidRPr="00D02BCB" w:rsidRDefault="00A42C96" w:rsidP="00A42C96">
      <w:pPr>
        <w:tabs>
          <w:tab w:val="left" w:pos="5330"/>
        </w:tabs>
        <w:rPr>
          <w:b/>
          <w:bCs/>
          <w:lang w:val="sv-SE"/>
        </w:rPr>
      </w:pPr>
      <w:r>
        <w:rPr>
          <w:b/>
          <w:bCs/>
          <w:lang w:val="sv-SE"/>
        </w:rPr>
        <w:tab/>
      </w:r>
    </w:p>
    <w:p w:rsidR="00A42C96" w:rsidRDefault="00A42C96" w:rsidP="00A42C96">
      <w:pPr>
        <w:tabs>
          <w:tab w:val="left" w:pos="360"/>
          <w:tab w:val="left" w:pos="1530"/>
        </w:tabs>
        <w:ind w:left="90"/>
        <w:jc w:val="center"/>
        <w:rPr>
          <w:b/>
          <w:sz w:val="28"/>
          <w:szCs w:val="28"/>
        </w:rPr>
      </w:pPr>
    </w:p>
    <w:p w:rsidR="00A42C96" w:rsidRPr="00A40C1A" w:rsidRDefault="00A42C96" w:rsidP="00A42C96">
      <w:pPr>
        <w:tabs>
          <w:tab w:val="left" w:pos="360"/>
          <w:tab w:val="left" w:pos="1530"/>
        </w:tabs>
        <w:ind w:left="90"/>
        <w:jc w:val="center"/>
        <w:rPr>
          <w:b/>
          <w:sz w:val="28"/>
          <w:szCs w:val="28"/>
        </w:rPr>
      </w:pPr>
      <w:r w:rsidRPr="00A40C1A">
        <w:rPr>
          <w:b/>
          <w:sz w:val="28"/>
          <w:szCs w:val="28"/>
        </w:rPr>
        <w:t>ENGLISH DEPARTMENT</w:t>
      </w:r>
    </w:p>
    <w:p w:rsidR="00A42C96" w:rsidRPr="00A40C1A" w:rsidRDefault="00A42C96" w:rsidP="00A42C96">
      <w:pPr>
        <w:tabs>
          <w:tab w:val="left" w:pos="360"/>
          <w:tab w:val="left" w:pos="1530"/>
        </w:tabs>
        <w:ind w:left="90"/>
        <w:jc w:val="center"/>
        <w:rPr>
          <w:b/>
          <w:sz w:val="28"/>
          <w:szCs w:val="28"/>
        </w:rPr>
      </w:pPr>
      <w:r w:rsidRPr="00A40C1A">
        <w:rPr>
          <w:b/>
          <w:sz w:val="28"/>
          <w:szCs w:val="28"/>
        </w:rPr>
        <w:t>FACULTY OF LANGUAGES AND LITERATURE</w:t>
      </w:r>
    </w:p>
    <w:p w:rsidR="00A42C96" w:rsidRPr="00A40C1A" w:rsidRDefault="00A42C96" w:rsidP="00A42C96">
      <w:pPr>
        <w:tabs>
          <w:tab w:val="left" w:pos="360"/>
          <w:tab w:val="left" w:pos="1530"/>
        </w:tabs>
        <w:ind w:left="90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STATE UNIVERSITY OF </w:t>
      </w:r>
      <w:r w:rsidRPr="00A40C1A">
        <w:rPr>
          <w:b/>
          <w:sz w:val="28"/>
          <w:szCs w:val="28"/>
        </w:rPr>
        <w:t>MAKASSAR</w:t>
      </w:r>
      <w:r>
        <w:rPr>
          <w:b/>
          <w:sz w:val="28"/>
          <w:szCs w:val="28"/>
        </w:rPr>
        <w:t xml:space="preserve"> </w:t>
      </w:r>
    </w:p>
    <w:p w:rsidR="00A42C96" w:rsidRPr="00D02BCB" w:rsidRDefault="00A42C96" w:rsidP="00A42C96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2017</w:t>
      </w:r>
    </w:p>
    <w:p w:rsidR="002D77BE" w:rsidRDefault="002D77BE"/>
    <w:p w:rsidR="007C13BC" w:rsidRPr="00E246BC" w:rsidRDefault="007C13BC" w:rsidP="007C13BC">
      <w:pPr>
        <w:contextualSpacing/>
        <w:jc w:val="center"/>
        <w:rPr>
          <w:b/>
        </w:rPr>
      </w:pPr>
      <w:r w:rsidRPr="00E246BC">
        <w:rPr>
          <w:b/>
        </w:rPr>
        <w:lastRenderedPageBreak/>
        <w:t>ABSTRACT</w:t>
      </w:r>
    </w:p>
    <w:p w:rsidR="007C13BC" w:rsidRPr="00E246BC" w:rsidRDefault="007C13BC" w:rsidP="007C13BC">
      <w:pPr>
        <w:contextualSpacing/>
        <w:jc w:val="center"/>
        <w:rPr>
          <w:b/>
        </w:rPr>
      </w:pPr>
    </w:p>
    <w:p w:rsidR="007C13BC" w:rsidRPr="00E246BC" w:rsidRDefault="007C13BC" w:rsidP="007C13BC"/>
    <w:p w:rsidR="007C13BC" w:rsidRPr="00FA2588" w:rsidRDefault="007C13BC" w:rsidP="007C13BC">
      <w:pPr>
        <w:pStyle w:val="ListParagraph"/>
        <w:tabs>
          <w:tab w:val="left" w:pos="709"/>
        </w:tabs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Harisnawati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>.</w:t>
      </w:r>
      <w:r w:rsidRPr="00FA2588">
        <w:rPr>
          <w:rFonts w:ascii="Times New Roman" w:hAnsi="Times New Roman"/>
          <w:b/>
          <w:sz w:val="24"/>
          <w:szCs w:val="24"/>
        </w:rPr>
        <w:t xml:space="preserve"> 2017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 xml:space="preserve">. </w:t>
      </w:r>
      <w:r>
        <w:rPr>
          <w:rFonts w:ascii="Times New Roman" w:hAnsi="Times New Roman"/>
          <w:b/>
          <w:sz w:val="24"/>
          <w:szCs w:val="24"/>
        </w:rPr>
        <w:t>Applying Visual Art (Picture) To Improve Students’ Reading Comprehension of Eighth Years Students’</w:t>
      </w:r>
      <w:r w:rsidRPr="00FA2588">
        <w:rPr>
          <w:rFonts w:ascii="Times New Roman" w:hAnsi="Times New Roman"/>
          <w:b/>
          <w:sz w:val="24"/>
          <w:szCs w:val="24"/>
        </w:rPr>
        <w:t xml:space="preserve"> at SMP Negeri 3 Makassar</w:t>
      </w:r>
      <w:r>
        <w:rPr>
          <w:rFonts w:ascii="Times New Roman" w:hAnsi="Times New Roman"/>
          <w:b/>
          <w:i/>
          <w:sz w:val="24"/>
          <w:szCs w:val="24"/>
        </w:rPr>
        <w:t xml:space="preserve">. </w:t>
      </w:r>
      <w:r w:rsidRPr="00FA2588">
        <w:rPr>
          <w:rFonts w:ascii="Times New Roman" w:hAnsi="Times New Roman"/>
          <w:b/>
          <w:sz w:val="24"/>
          <w:szCs w:val="24"/>
        </w:rPr>
        <w:t>A Thesis. English Department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 xml:space="preserve">, </w:t>
      </w:r>
      <w:r w:rsidRPr="00FA2588">
        <w:rPr>
          <w:rFonts w:ascii="Times New Roman" w:hAnsi="Times New Roman"/>
          <w:b/>
          <w:sz w:val="24"/>
          <w:szCs w:val="24"/>
        </w:rPr>
        <w:t>Faculty of Languages and Literature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 xml:space="preserve">, </w:t>
      </w:r>
      <w:r w:rsidRPr="00FA2588">
        <w:rPr>
          <w:rFonts w:ascii="Times New Roman" w:hAnsi="Times New Roman"/>
          <w:b/>
          <w:sz w:val="24"/>
          <w:szCs w:val="24"/>
        </w:rPr>
        <w:t>State University of Makassar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 xml:space="preserve"> (supervised by </w:t>
      </w:r>
      <w:r>
        <w:rPr>
          <w:rFonts w:ascii="Times New Roman" w:hAnsi="Times New Roman"/>
          <w:b/>
          <w:sz w:val="24"/>
          <w:szCs w:val="24"/>
        </w:rPr>
        <w:t>Mansur Akil and Munir</w:t>
      </w:r>
      <w:r w:rsidRPr="00FA2588">
        <w:rPr>
          <w:rFonts w:ascii="Times New Roman" w:hAnsi="Times New Roman"/>
          <w:b/>
          <w:sz w:val="24"/>
          <w:szCs w:val="24"/>
          <w:lang w:val="id-ID"/>
        </w:rPr>
        <w:t>).</w:t>
      </w:r>
    </w:p>
    <w:p w:rsidR="007C13BC" w:rsidRDefault="007C13BC" w:rsidP="007C13BC">
      <w:pPr>
        <w:spacing w:line="480" w:lineRule="exact"/>
      </w:pPr>
    </w:p>
    <w:p w:rsidR="007C13BC" w:rsidRPr="003F03D7" w:rsidRDefault="007C13BC" w:rsidP="007C13BC">
      <w:pPr>
        <w:ind w:firstLine="426"/>
        <w:jc w:val="both"/>
        <w:rPr>
          <w:lang w:val="id-ID"/>
        </w:rPr>
      </w:pPr>
      <w:r w:rsidRPr="003F03D7">
        <w:t xml:space="preserve">This research aimed at finding out </w:t>
      </w:r>
      <w:r>
        <w:t>t</w:t>
      </w:r>
      <w:r w:rsidRPr="00C22597">
        <w:rPr>
          <w:color w:val="000000" w:themeColor="text1"/>
        </w:rPr>
        <w:t>o what extent</w:t>
      </w:r>
      <w:r w:rsidRPr="00C22597">
        <w:rPr>
          <w:color w:val="000000" w:themeColor="text1"/>
          <w:lang w:val="id-ID"/>
        </w:rPr>
        <w:t xml:space="preserve"> the application of visual art</w:t>
      </w:r>
      <w:r>
        <w:rPr>
          <w:color w:val="000000" w:themeColor="text1"/>
        </w:rPr>
        <w:t xml:space="preserve"> (picture) </w:t>
      </w:r>
      <w:r w:rsidRPr="00C22597">
        <w:rPr>
          <w:color w:val="000000" w:themeColor="text1"/>
        </w:rPr>
        <w:t>i</w:t>
      </w:r>
      <w:r>
        <w:rPr>
          <w:color w:val="000000" w:themeColor="text1"/>
        </w:rPr>
        <w:t xml:space="preserve">mprove </w:t>
      </w:r>
      <w:r w:rsidRPr="00C22597">
        <w:rPr>
          <w:color w:val="000000" w:themeColor="text1"/>
          <w:lang w:val="id-ID"/>
        </w:rPr>
        <w:t>reading comprehension of</w:t>
      </w:r>
      <w:r w:rsidRPr="00C22597">
        <w:rPr>
          <w:color w:val="000000" w:themeColor="text1"/>
        </w:rPr>
        <w:t xml:space="preserve"> the </w:t>
      </w:r>
      <w:r w:rsidRPr="00C22597">
        <w:rPr>
          <w:color w:val="000000" w:themeColor="text1"/>
          <w:lang w:val="id-ID"/>
        </w:rPr>
        <w:t>eighth year students</w:t>
      </w:r>
      <w:r w:rsidRPr="00C22597">
        <w:rPr>
          <w:color w:val="000000" w:themeColor="text1"/>
        </w:rPr>
        <w:t xml:space="preserve"> of </w:t>
      </w:r>
      <w:r>
        <w:rPr>
          <w:color w:val="000000" w:themeColor="text1"/>
        </w:rPr>
        <w:t>SMP Negeri 21 Makassar</w:t>
      </w:r>
      <w:r w:rsidRPr="003F03D7">
        <w:rPr>
          <w:lang w:val="id-ID"/>
        </w:rPr>
        <w:t>. In order to achieve the objective of this research, this research</w:t>
      </w:r>
      <w:r w:rsidRPr="003F03D7">
        <w:t xml:space="preserve"> used</w:t>
      </w:r>
      <w:r w:rsidRPr="003F03D7">
        <w:rPr>
          <w:lang w:val="id-ID"/>
        </w:rPr>
        <w:t xml:space="preserve"> </w:t>
      </w:r>
      <w:r w:rsidRPr="003F03D7">
        <w:t>a</w:t>
      </w:r>
      <w:r w:rsidRPr="003F03D7">
        <w:rPr>
          <w:lang w:val="id-ID"/>
        </w:rPr>
        <w:t xml:space="preserve"> </w:t>
      </w:r>
      <w:r w:rsidRPr="003F03D7">
        <w:t>pre</w:t>
      </w:r>
      <w:r w:rsidRPr="003F03D7">
        <w:rPr>
          <w:lang w:val="id-ID"/>
        </w:rPr>
        <w:t>-</w:t>
      </w:r>
      <w:r w:rsidRPr="003F03D7">
        <w:t xml:space="preserve">experimental </w:t>
      </w:r>
      <w:r w:rsidRPr="003F03D7">
        <w:rPr>
          <w:lang w:val="id-ID"/>
        </w:rPr>
        <w:t>design</w:t>
      </w:r>
      <w:r w:rsidRPr="003F03D7">
        <w:t xml:space="preserve">. The population of this research </w:t>
      </w:r>
      <w:r>
        <w:t>was</w:t>
      </w:r>
      <w:r w:rsidRPr="003F03D7">
        <w:t xml:space="preserve"> </w:t>
      </w:r>
      <w:r w:rsidRPr="003F03D7">
        <w:rPr>
          <w:color w:val="171717"/>
        </w:rPr>
        <w:t xml:space="preserve">the </w:t>
      </w:r>
      <w:r>
        <w:rPr>
          <w:color w:val="171717"/>
        </w:rPr>
        <w:t>eigh</w:t>
      </w:r>
      <w:r w:rsidRPr="003F03D7">
        <w:rPr>
          <w:color w:val="171717"/>
        </w:rPr>
        <w:t>th</w:t>
      </w:r>
      <w:r w:rsidRPr="003F03D7">
        <w:rPr>
          <w:color w:val="171717"/>
          <w:lang w:val="id-ID"/>
        </w:rPr>
        <w:t xml:space="preserve"> </w:t>
      </w:r>
      <w:r w:rsidRPr="003F03D7">
        <w:rPr>
          <w:color w:val="171717"/>
        </w:rPr>
        <w:t>year students of SM</w:t>
      </w:r>
      <w:r w:rsidRPr="003F03D7">
        <w:rPr>
          <w:color w:val="171717"/>
          <w:lang w:val="id-ID"/>
        </w:rPr>
        <w:t>P</w:t>
      </w:r>
      <w:r w:rsidRPr="003F03D7">
        <w:rPr>
          <w:color w:val="171717"/>
        </w:rPr>
        <w:t xml:space="preserve"> Negeri </w:t>
      </w:r>
      <w:r>
        <w:rPr>
          <w:color w:val="171717"/>
        </w:rPr>
        <w:t>21</w:t>
      </w:r>
      <w:r w:rsidRPr="003F03D7">
        <w:rPr>
          <w:color w:val="171717"/>
        </w:rPr>
        <w:t xml:space="preserve"> </w:t>
      </w:r>
      <w:r w:rsidRPr="003F03D7">
        <w:t>Makassar</w:t>
      </w:r>
      <w:r w:rsidRPr="003F03D7">
        <w:rPr>
          <w:color w:val="171717"/>
          <w:lang w:val="id-ID"/>
        </w:rPr>
        <w:t xml:space="preserve"> </w:t>
      </w:r>
      <w:r w:rsidRPr="003F03D7">
        <w:t xml:space="preserve">in </w:t>
      </w:r>
      <w:r w:rsidRPr="003F03D7">
        <w:rPr>
          <w:lang w:val="id-ID"/>
        </w:rPr>
        <w:t xml:space="preserve">academic year </w:t>
      </w:r>
      <w:r w:rsidRPr="003F03D7">
        <w:t>200</w:t>
      </w:r>
      <w:r w:rsidRPr="003F03D7">
        <w:rPr>
          <w:lang w:val="id-ID"/>
        </w:rPr>
        <w:t>1</w:t>
      </w:r>
      <w:r>
        <w:t>7</w:t>
      </w:r>
      <w:r w:rsidRPr="003F03D7">
        <w:t>/201</w:t>
      </w:r>
      <w:r>
        <w:t>8</w:t>
      </w:r>
      <w:r w:rsidRPr="003F03D7">
        <w:t xml:space="preserve"> </w:t>
      </w:r>
      <w:r w:rsidRPr="003F03D7">
        <w:rPr>
          <w:color w:val="171717"/>
          <w:lang w:val="id-ID"/>
        </w:rPr>
        <w:t>covering classes with the</w:t>
      </w:r>
      <w:r>
        <w:rPr>
          <w:color w:val="171717"/>
          <w:lang w:val="id-ID"/>
        </w:rPr>
        <w:t xml:space="preserve"> total number of students is 27</w:t>
      </w:r>
      <w:r>
        <w:rPr>
          <w:color w:val="171717"/>
        </w:rPr>
        <w:t>0</w:t>
      </w:r>
      <w:r w:rsidRPr="003F03D7">
        <w:rPr>
          <w:color w:val="171717"/>
          <w:lang w:val="id-ID"/>
        </w:rPr>
        <w:t xml:space="preserve">. </w:t>
      </w:r>
      <w:r w:rsidRPr="003F03D7">
        <w:t>The researcher used</w:t>
      </w:r>
      <w:r w:rsidRPr="003F03D7">
        <w:rPr>
          <w:lang w:val="id-ID"/>
        </w:rPr>
        <w:t xml:space="preserve"> </w:t>
      </w:r>
      <w:r>
        <w:t>cluster random</w:t>
      </w:r>
      <w:r w:rsidRPr="003F03D7">
        <w:rPr>
          <w:lang w:val="id-ID"/>
        </w:rPr>
        <w:t xml:space="preserve"> </w:t>
      </w:r>
      <w:r w:rsidRPr="003F03D7">
        <w:t xml:space="preserve">sampling technique; </w:t>
      </w:r>
      <w:r w:rsidRPr="003F03D7">
        <w:rPr>
          <w:lang w:val="id-ID"/>
        </w:rPr>
        <w:t>the sample w</w:t>
      </w:r>
      <w:r w:rsidRPr="003F03D7">
        <w:t>as</w:t>
      </w:r>
      <w:r w:rsidRPr="003F03D7">
        <w:rPr>
          <w:lang w:val="id-ID"/>
        </w:rPr>
        <w:t xml:space="preserve"> </w:t>
      </w:r>
      <w:r w:rsidRPr="003F03D7">
        <w:t>class VII</w:t>
      </w:r>
      <w:r>
        <w:t>I</w:t>
      </w:r>
      <w:r w:rsidRPr="003F03D7">
        <w:t>-</w:t>
      </w:r>
      <w:r>
        <w:t>A</w:t>
      </w:r>
      <w:r w:rsidRPr="003F03D7">
        <w:t xml:space="preserve"> which </w:t>
      </w:r>
      <w:r w:rsidRPr="003F03D7">
        <w:rPr>
          <w:lang w:val="id-ID"/>
        </w:rPr>
        <w:t>consist</w:t>
      </w:r>
      <w:r w:rsidRPr="003F03D7">
        <w:t>ed</w:t>
      </w:r>
      <w:r>
        <w:rPr>
          <w:lang w:val="id-ID"/>
        </w:rPr>
        <w:t xml:space="preserve"> of </w:t>
      </w:r>
      <w:r>
        <w:t>20</w:t>
      </w:r>
      <w:r w:rsidRPr="003F03D7">
        <w:rPr>
          <w:lang w:val="id-ID"/>
        </w:rPr>
        <w:t xml:space="preserve"> students</w:t>
      </w:r>
      <w:r w:rsidRPr="003F03D7">
        <w:rPr>
          <w:color w:val="171717"/>
          <w:lang w:val="id-ID"/>
        </w:rPr>
        <w:t>.</w:t>
      </w:r>
      <w:r w:rsidRPr="003F03D7">
        <w:rPr>
          <w:color w:val="171717"/>
        </w:rPr>
        <w:t xml:space="preserve"> </w:t>
      </w:r>
      <w:r w:rsidRPr="003F03D7">
        <w:rPr>
          <w:color w:val="171717"/>
          <w:lang w:val="id-ID"/>
        </w:rPr>
        <w:t xml:space="preserve"> </w:t>
      </w:r>
      <w:r w:rsidRPr="003F03D7">
        <w:t xml:space="preserve">The reason for taking these classes as the sample </w:t>
      </w:r>
      <w:r w:rsidRPr="003F03D7">
        <w:rPr>
          <w:lang w:val="id-ID"/>
        </w:rPr>
        <w:t>is</w:t>
      </w:r>
      <w:r w:rsidRPr="003F03D7">
        <w:t xml:space="preserve"> based on </w:t>
      </w:r>
      <w:r w:rsidRPr="003F03D7">
        <w:rPr>
          <w:lang w:val="id-ID"/>
        </w:rPr>
        <w:t xml:space="preserve">suggestion and </w:t>
      </w:r>
      <w:r w:rsidRPr="003F03D7">
        <w:t xml:space="preserve">recommendation of the English teacher of </w:t>
      </w:r>
      <w:r w:rsidRPr="003F03D7">
        <w:rPr>
          <w:lang w:val="id-ID"/>
        </w:rPr>
        <w:t>SMP</w:t>
      </w:r>
      <w:r w:rsidRPr="003F03D7">
        <w:t xml:space="preserve">N </w:t>
      </w:r>
      <w:r>
        <w:t>21</w:t>
      </w:r>
      <w:r w:rsidRPr="003F03D7">
        <w:t xml:space="preserve"> Makassar that </w:t>
      </w:r>
      <w:r>
        <w:t xml:space="preserve">the </w:t>
      </w:r>
      <w:r w:rsidRPr="003F03D7">
        <w:rPr>
          <w:lang w:val="id-ID"/>
        </w:rPr>
        <w:t>class has higher m</w:t>
      </w:r>
      <w:r>
        <w:rPr>
          <w:lang w:val="id-ID"/>
        </w:rPr>
        <w:t xml:space="preserve">otivation in learning </w:t>
      </w:r>
      <w:r>
        <w:t>reading comprehension</w:t>
      </w:r>
      <w:r w:rsidRPr="003F03D7">
        <w:rPr>
          <w:lang w:val="id-ID"/>
        </w:rPr>
        <w:t xml:space="preserve">, yet they lack of using their </w:t>
      </w:r>
      <w:r>
        <w:t>reading comprehension</w:t>
      </w:r>
      <w:r w:rsidRPr="003F03D7">
        <w:rPr>
          <w:lang w:val="id-ID"/>
        </w:rPr>
        <w:t xml:space="preserve"> as well</w:t>
      </w:r>
      <w:r w:rsidRPr="003F03D7">
        <w:t>.</w:t>
      </w:r>
      <w:r w:rsidRPr="003F03D7">
        <w:rPr>
          <w:lang w:val="id-ID"/>
        </w:rPr>
        <w:t xml:space="preserve"> The data w</w:t>
      </w:r>
      <w:r w:rsidRPr="003F03D7">
        <w:t>ere</w:t>
      </w:r>
      <w:r w:rsidRPr="003F03D7">
        <w:rPr>
          <w:lang w:val="id-ID"/>
        </w:rPr>
        <w:t xml:space="preserve"> collected through </w:t>
      </w:r>
      <w:r w:rsidRPr="003F03D7">
        <w:t xml:space="preserve">the </w:t>
      </w:r>
      <w:r w:rsidRPr="003F03D7">
        <w:rPr>
          <w:lang w:val="id-ID"/>
        </w:rPr>
        <w:t>pre-</w:t>
      </w:r>
      <w:r w:rsidRPr="003F03D7">
        <w:t>test and post-test</w:t>
      </w:r>
      <w:r w:rsidRPr="003F03D7">
        <w:rPr>
          <w:lang w:val="id-ID"/>
        </w:rPr>
        <w:t xml:space="preserve">. The experimental class was taught by using </w:t>
      </w:r>
      <w:r>
        <w:t>Visual Art (picture)</w:t>
      </w:r>
      <w:r w:rsidRPr="003F03D7">
        <w:rPr>
          <w:lang w:val="id-ID"/>
        </w:rPr>
        <w:t xml:space="preserve">. The data were analyzed </w:t>
      </w:r>
      <w:r w:rsidRPr="003F03D7">
        <w:t>using</w:t>
      </w:r>
      <w:r w:rsidRPr="003F03D7">
        <w:rPr>
          <w:lang w:val="id-ID"/>
        </w:rPr>
        <w:t xml:space="preserve"> SPSS. The result of</w:t>
      </w:r>
      <w:r w:rsidRPr="003F03D7">
        <w:t xml:space="preserve"> </w:t>
      </w:r>
      <w:r w:rsidRPr="003F03D7">
        <w:rPr>
          <w:lang w:val="id-ID"/>
        </w:rPr>
        <w:t xml:space="preserve">pre-test and post-test showed there </w:t>
      </w:r>
      <w:r w:rsidRPr="003F03D7">
        <w:t>is a</w:t>
      </w:r>
      <w:r w:rsidRPr="003F03D7">
        <w:rPr>
          <w:lang w:val="id-ID"/>
        </w:rPr>
        <w:t xml:space="preserve"> significant improvement. It was proven by the</w:t>
      </w:r>
      <w:r w:rsidRPr="003F03D7">
        <w:t xml:space="preserve"> mean score of the </w:t>
      </w:r>
      <w:r w:rsidRPr="003F03D7">
        <w:rPr>
          <w:lang w:val="id-ID"/>
        </w:rPr>
        <w:t xml:space="preserve"> students’ experimental post-test</w:t>
      </w:r>
      <w:r w:rsidRPr="003F03D7">
        <w:t xml:space="preserve"> </w:t>
      </w:r>
      <w:r w:rsidRPr="003F03D7">
        <w:rPr>
          <w:lang w:val="id-ID"/>
        </w:rPr>
        <w:t>(</w:t>
      </w:r>
      <w:r>
        <w:t>81.75</w:t>
      </w:r>
      <w:r w:rsidRPr="003F03D7">
        <w:rPr>
          <w:lang w:val="id-ID"/>
        </w:rPr>
        <w:t xml:space="preserve">) </w:t>
      </w:r>
      <w:r w:rsidRPr="003F03D7">
        <w:t>is</w:t>
      </w:r>
      <w:r w:rsidRPr="003F03D7">
        <w:rPr>
          <w:lang w:val="id-ID"/>
        </w:rPr>
        <w:t xml:space="preserve"> higher than the </w:t>
      </w:r>
      <w:r w:rsidRPr="003F03D7">
        <w:t>mean score of</w:t>
      </w:r>
      <w:r w:rsidRPr="003F03D7">
        <w:rPr>
          <w:lang w:val="id-ID"/>
        </w:rPr>
        <w:t xml:space="preserve"> </w:t>
      </w:r>
      <w:r w:rsidRPr="003F03D7">
        <w:t xml:space="preserve"> the students  pre-test </w:t>
      </w:r>
      <w:r>
        <w:t xml:space="preserve">was </w:t>
      </w:r>
      <w:r w:rsidRPr="003F03D7">
        <w:rPr>
          <w:lang w:val="id-ID"/>
        </w:rPr>
        <w:t>(</w:t>
      </w:r>
      <w:r>
        <w:t xml:space="preserve">43) </w:t>
      </w:r>
      <w:r w:rsidRPr="003F03D7">
        <w:t>and T-test value of post test is 0</w:t>
      </w:r>
      <w:r w:rsidRPr="003F03D7">
        <w:rPr>
          <w:lang w:val="id-ID"/>
        </w:rPr>
        <w:t>.0</w:t>
      </w:r>
      <w:r>
        <w:t>2</w:t>
      </w:r>
      <w:r w:rsidRPr="003F03D7">
        <w:rPr>
          <w:lang w:val="id-ID"/>
        </w:rPr>
        <w:t xml:space="preserve"> which was smaller than (α) = 0.05. Therefore it </w:t>
      </w:r>
      <w:r w:rsidRPr="003F03D7">
        <w:t xml:space="preserve">is </w:t>
      </w:r>
      <w:r w:rsidRPr="003F03D7">
        <w:rPr>
          <w:lang w:val="id-ID"/>
        </w:rPr>
        <w:t>concluded that</w:t>
      </w:r>
      <w:r>
        <w:t xml:space="preserve"> Applying Visual Art (picture) to Improve Students Reading Comprehension of eighth grade student at SMP Negeri 21 Makassar</w:t>
      </w:r>
      <w:r w:rsidRPr="003F03D7">
        <w:t>.</w:t>
      </w:r>
    </w:p>
    <w:p w:rsidR="007C13BC" w:rsidRDefault="007C13BC" w:rsidP="007C13BC">
      <w:r>
        <w:t xml:space="preserve"> </w:t>
      </w:r>
    </w:p>
    <w:p w:rsidR="007C13BC" w:rsidRPr="00FA2588" w:rsidRDefault="007C13BC" w:rsidP="007C13BC">
      <w:pPr>
        <w:spacing w:line="480" w:lineRule="exact"/>
        <w:ind w:firstLine="720"/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AE6718" w:rsidRDefault="00AE6718" w:rsidP="00077BC7">
      <w:pPr>
        <w:spacing w:before="240" w:after="240"/>
        <w:jc w:val="center"/>
        <w:rPr>
          <w:b/>
        </w:rPr>
      </w:pPr>
    </w:p>
    <w:p w:rsidR="007C13BC" w:rsidRPr="00077BC7" w:rsidRDefault="00077BC7" w:rsidP="00077BC7">
      <w:pPr>
        <w:spacing w:before="240" w:after="240"/>
        <w:jc w:val="center"/>
        <w:rPr>
          <w:b/>
        </w:rPr>
      </w:pPr>
      <w:bookmarkStart w:id="0" w:name="_GoBack"/>
      <w:bookmarkEnd w:id="0"/>
      <w:r w:rsidRPr="00077BC7">
        <w:rPr>
          <w:b/>
        </w:rPr>
        <w:lastRenderedPageBreak/>
        <w:t>DAFTAR PUSTAKA</w:t>
      </w:r>
    </w:p>
    <w:p w:rsid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</w:pPr>
      <w:r>
        <w:fldChar w:fldCharType="begin" w:fldLock="1"/>
      </w:r>
      <w:r>
        <w:instrText>ADDIN CSL_CITATION {"citationItems":[{"id":"ITEM-1","itemData":{"ISSN":"2407-6066","author":[{"dropping-particle":"","family":"Subiantoro","given":"Benny","non-dropping-particle":"","parse-names":false,"suffix":""},{"dropping-particle":"","family":"Husain","given":"Muhammad Saleh","non-dropping-particle":"","parse-names":false,"suffix":""},{"dropping-particle":"","family":"Cahyadi","given":"Dian","non-dropping-particle":"","parse-names":false,"suffix":""}],"container-title":"Jurnal Tanra","id":"ITEM-1","issue":"3","issued":{"date-parts":[["2017"]]},"page":"35-43","publisher":"Program Studi Desain Komunikasi Visual FSD UNM","title":"MUDAHNYA BELAJAR MENGGAMBAR BAGI GURU DAN SISWA DI SEKOLAH DASAR MINASA UPA MAKASSAR","type":"article-journal","volume":"4"},"uris":["http://www.mendeley.com/documents/?uuid=12452904-09ca-4ca0-9e75-2e5e30e1192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2356-2641","author":[{"dropping-particle":"","family":"Hamra","given":"Arifuddin","non-dropping-particle":"","parse-names":false,"suffix":""},{"dropping-particle":"","family":"Syatriana","given":"Eny","non-dropping-particle":"","parse-names":false,"suffix":""}],"container-title":"TEFLIN journal","id":"ITEM-1","issue":"1","issued":{"date-parts":[["2015"]]},"page":"27-40","title":"Developing a model of teaching reading comprehension for EFL students","type":"article-journal","volume":"21"},"uris":["http://www.mendeley.com/documents/?uuid=4f122818-6085-4f77-a768-efc639d9a5a7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1798-4769","author":[{"dropping-particle":"","family":"Irlidiya","given":"Irlidiya","non-dropping-particle":"","parse-names":false,"suffix":""},{"dropping-particle":"","family":"Tolla","given":"Achmad","non-dropping-particle":"","parse-names":false,"suffix":""},{"dropping-particle":"","family":"Noni","given":"Nurdin","non-dropping-particle":"","parse-names":false,"suffix":""},{"dropping-particle":"","family":"Anshari","given":"Anshari","non-dropping-particle":"","parse-names":false,"suffix":""}],"container-title":"Journal of Language Teaching and Research","id":"ITEM-1","issue":"3","issued":{"date-parts":[["2015"]]},"page":"553-559","title":"The development of interactive multimedia for first-grade beginning readers of elementary school: An innovative learning approach","type":"article-journal","volume":"6"},"uris":["http://www.mendeley.com/documents/?uuid=4d3aa8d0-ada3-495f-b391-efa4604d187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amid","given":"Sitti Maryam","non-dropping-particle":"","parse-names":false,"suffix":""},{"dropping-particle":"","family":"Rahman","given":"Andi Qashas","non-dropping-particle":"","parse-names":false,"suffix":""}],"container-title":"ELT WORLDWIDE","id":"ITEM-1","issue":"1","issued":{"date-parts":[["2016"]]},"page":"16-31","title":"The use of Prezi with know, want, and learn (KWL) strategy to enhance students reading comprehension","type":"article-journal","volume":"3"},"uris":["http://www.mendeley.com/documents/?uuid=dd5a6d26-870f-44d5-a27c-b1ddfd95bbe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BN":"2581-1886","author":[{"dropping-particle":"","family":"Said","given":"Abdul Azis","non-dropping-particle":"","parse-names":false,"suffix":""},{"dropping-particle":"","family":"Cahyadi","given":"Dian","non-dropping-particle":"","parse-names":false,"suffix":""}],"container-title":"Proceeding International Conference on Education, Science, Art and Technology (ICESAT)","id":"ITEM-1","issue":"1","issued":{"date-parts":[["2017"]]},"page":"272-277","publisher":"ojs/unm/ICESAT","title":"Design of Learning Media with Visual Communication Design Methodology","type":"paper-conference","volume":"1"},"uris":["http://www.mendeley.com/documents/?uuid=49414559-93b0-4e61-b75a-07722e569ad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Damayanti","given":"Elsa","non-dropping-particle":"","parse-names":false,"suffix":""},{"dropping-particle":"","family":"Yunus","given":"Sitti Rahma","non-dropping-particle":"","parse-names":false,"suffix":""},{"dropping-particle":"","family":"Sudarto","given":"Sudarto","non-dropping-particle":"","parse-names":false,"suffix":""}],"container-title":"Sainsmat","id":"ITEM-1","issue":"2","issued":{"date-parts":[["2016"]]},"title":"Pengembangan Media Visual Flash Card pada Materi Interaksi Makhluk Hidup dengan Lingkungannya","type":"article-journal","volume":"5"},"uris":["http://www.mendeley.com/documents/?uuid=fbc5e809-c4f2-418d-9d3e-12bd6fc5ed22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idayat","given":"Rahmat","non-dropping-particle":"","parse-names":false,"suffix":""},{"dropping-particle":"","family":"Sunusi","given":"Seny Luhriyani","non-dropping-particle":"","parse-names":false,"suffix":""},{"dropping-particle":"","family":"Nyura","given":"Yusni","non-dropping-particle":"","parse-names":false,"suffix":""},{"dropping-particle":"","family":"Patak","given":"Andi Anto","non-dropping-particle":"","parse-names":false,"suffix":""},{"dropping-particle":"","family":"Tahir","given":"Muhammad","non-dropping-particle":"","parse-names":false,"suffix":""}],"container-title":"Technics Technologies Education Management","id":"ITEM-1","issue":"4","issued":{"date-parts":[["2016"]]},"page":"321-325","title":"Designing and Examining Multimedia Based Application Using Visual Basic on Early Literacy Learning","type":"article-journal","volume":"11"},"uris":["http://www.mendeley.com/documents/?uuid=670d020d-41f3-4c35-8d68-86bfb1b9b481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9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0]</w:t>
      </w:r>
      <w:r>
        <w:fldChar w:fldCharType="end"/>
      </w:r>
      <w:r>
        <w:fldChar w:fldCharType="begin" w:fldLock="1"/>
      </w:r>
      <w: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1]</w:t>
      </w:r>
      <w:r>
        <w:fldChar w:fldCharType="end"/>
      </w:r>
      <w:r>
        <w:fldChar w:fldCharType="begin" w:fldLock="1"/>
      </w:r>
      <w:r>
        <w:instrText>ADDIN CSL_CITATION {"citationItems":[{"id":"ITEM-1","itemData":{"ISSN":"2548-6721","author":[{"dropping-particle":"","family":"Rifayanti","given":"Zuni Eka Tiyas","non-dropping-particle":"","parse-names":false,"suffix":""}],"container-title":"Publikasi Pendidikan","id":"ITEM-1","issue":"2","issued":{"date-parts":[["2017"]]},"page":"89-94","title":"Penggunaan Media Animasi Untuk Meningkatkan Hasil Belajar IPS Tentang Keanekaragaman Budaya Indonesia Siswa Kelas V SDN Cangkringsari Sukodono Sidoarjo","type":"article-journal","volume":"7"},"uris":["http://www.mendeley.com/documents/?uuid=6d7d1869-1568-486a-98cc-d19a8bb6df61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2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4]</w:t>
      </w:r>
      <w:r>
        <w:fldChar w:fldCharType="end"/>
      </w:r>
      <w:r>
        <w:fldChar w:fldCharType="begin" w:fldLock="1"/>
      </w:r>
      <w: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15]","plainTextFormattedCitation":"[15]","previouslyFormattedCitation":"[15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5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6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7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18]","plainTextFormattedCitation":"[18]","previouslyFormattedCitation":"[18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8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19]","plainTextFormattedCitation":"[19]","previouslyFormattedCitation":"[19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19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20]","plainTextFormattedCitation":"[20]"},"properties":{"noteIndex":0},"schema":"https://github.com/citation-style-language/schema/raw/master/csl-citation.json"}</w:instrText>
      </w:r>
      <w:r>
        <w:fldChar w:fldCharType="separate"/>
      </w:r>
      <w:r w:rsidRPr="00077BC7">
        <w:rPr>
          <w:noProof/>
        </w:rPr>
        <w:t>[20]</w:t>
      </w:r>
      <w:r>
        <w:fldChar w:fldCharType="end"/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77BC7">
        <w:rPr>
          <w:noProof/>
        </w:rPr>
        <w:t>[1]</w:t>
      </w:r>
      <w:r w:rsidRPr="00077BC7">
        <w:rPr>
          <w:noProof/>
        </w:rPr>
        <w:tab/>
        <w:t xml:space="preserve">B. Subiantoro, M. S. Husain, and D. Cahyadi, “MUDAHNYA BELAJAR MENGGAMBAR BAGI GURU DAN SISWA DI SEKOLAH DASAR MINASA UPA MAKASSAR,” </w:t>
      </w:r>
      <w:r w:rsidRPr="00077BC7">
        <w:rPr>
          <w:i/>
          <w:iCs/>
          <w:noProof/>
        </w:rPr>
        <w:t>J. Tanra</w:t>
      </w:r>
      <w:r w:rsidRPr="00077BC7">
        <w:rPr>
          <w:noProof/>
        </w:rPr>
        <w:t>, vol. 4, no. 3, pp. 35–43, 2017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2]</w:t>
      </w:r>
      <w:r w:rsidRPr="00077BC7">
        <w:rPr>
          <w:noProof/>
        </w:rPr>
        <w:tab/>
        <w:t xml:space="preserve">A. Hamra and E. Syatriana, “Developing a model of teaching reading comprehension for EFL students,” </w:t>
      </w:r>
      <w:r w:rsidRPr="00077BC7">
        <w:rPr>
          <w:i/>
          <w:iCs/>
          <w:noProof/>
        </w:rPr>
        <w:t>TEFLIN J.</w:t>
      </w:r>
      <w:r w:rsidRPr="00077BC7">
        <w:rPr>
          <w:noProof/>
        </w:rPr>
        <w:t>, vol. 21, no. 1, pp. 27–40, 2015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3]</w:t>
      </w:r>
      <w:r w:rsidRPr="00077BC7">
        <w:rPr>
          <w:noProof/>
        </w:rPr>
        <w:tab/>
        <w:t xml:space="preserve">I. Irlidiya, A. Tolla, N. Noni, and A. Anshari, “The development of interactive multimedia for first-grade beginning readers of elementary school: An innovative learning approach,” </w:t>
      </w:r>
      <w:r w:rsidRPr="00077BC7">
        <w:rPr>
          <w:i/>
          <w:iCs/>
          <w:noProof/>
        </w:rPr>
        <w:t>J. Lang. Teach. Res.</w:t>
      </w:r>
      <w:r w:rsidRPr="00077BC7">
        <w:rPr>
          <w:noProof/>
        </w:rPr>
        <w:t>, vol. 6, no. 3, pp. 553–559, 2015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4]</w:t>
      </w:r>
      <w:r w:rsidRPr="00077BC7">
        <w:rPr>
          <w:noProof/>
        </w:rPr>
        <w:tab/>
        <w:t xml:space="preserve">S. M. Hamid and A. Q. Rahman, “The use of Prezi with know, want, and learn (KWL) strategy to enhance students reading comprehension,” </w:t>
      </w:r>
      <w:r w:rsidRPr="00077BC7">
        <w:rPr>
          <w:i/>
          <w:iCs/>
          <w:noProof/>
        </w:rPr>
        <w:t>ELT Worldw.</w:t>
      </w:r>
      <w:r w:rsidRPr="00077BC7">
        <w:rPr>
          <w:noProof/>
        </w:rPr>
        <w:t>, vol. 3, no. 1, pp. 16–31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5]</w:t>
      </w:r>
      <w:r w:rsidRPr="00077BC7">
        <w:rPr>
          <w:noProof/>
        </w:rPr>
        <w:tab/>
        <w:t xml:space="preserve">A. A. Said and D. Cahyadi, “Design of Learning Media with Visual Communication Design Methodology,” in </w:t>
      </w:r>
      <w:r w:rsidRPr="00077BC7">
        <w:rPr>
          <w:i/>
          <w:iCs/>
          <w:noProof/>
        </w:rPr>
        <w:t>Proceeding International Conference on Education, Science, Art and Technology (ICESAT)</w:t>
      </w:r>
      <w:r w:rsidRPr="00077BC7">
        <w:rPr>
          <w:noProof/>
        </w:rPr>
        <w:t>, 2017, vol. 1, no. 1, pp. 272–277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6]</w:t>
      </w:r>
      <w:r w:rsidRPr="00077BC7">
        <w:rPr>
          <w:noProof/>
        </w:rPr>
        <w:tab/>
        <w:t xml:space="preserve">S. Haryoko, “Efektivitas pemanfaatan media audio-visual sebagai alternatif optimalisasi model pembelajaran,” </w:t>
      </w:r>
      <w:r w:rsidRPr="00077BC7">
        <w:rPr>
          <w:i/>
          <w:iCs/>
          <w:noProof/>
        </w:rPr>
        <w:t>J. Edukasi Elektro</w:t>
      </w:r>
      <w:r w:rsidRPr="00077BC7">
        <w:rPr>
          <w:noProof/>
        </w:rPr>
        <w:t>, vol. 5, no. 1, 2012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7]</w:t>
      </w:r>
      <w:r w:rsidRPr="00077BC7">
        <w:rPr>
          <w:noProof/>
        </w:rPr>
        <w:tab/>
        <w:t xml:space="preserve">E. Damayanti, S. R. Yunus, and S. Sudarto, “Pengembangan Media Visual Flash Card pada Materi Interaksi Makhluk Hidup dengan Lingkungannya,” </w:t>
      </w:r>
      <w:r w:rsidRPr="00077BC7">
        <w:rPr>
          <w:i/>
          <w:iCs/>
          <w:noProof/>
        </w:rPr>
        <w:t>Sainsmat</w:t>
      </w:r>
      <w:r w:rsidRPr="00077BC7">
        <w:rPr>
          <w:noProof/>
        </w:rPr>
        <w:t>, vol. 5, no. 2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8]</w:t>
      </w:r>
      <w:r w:rsidRPr="00077BC7">
        <w:rPr>
          <w:noProof/>
        </w:rPr>
        <w:tab/>
        <w:t xml:space="preserve">H. Abdul Gani and Z. Zulhaji, “Peningkatan Prestasi Belajar Mahasiswa Menggunakan Media Audio Visual pada Mata Kuliah Teknik Sepeda Motor,” </w:t>
      </w:r>
      <w:r w:rsidRPr="00077BC7">
        <w:rPr>
          <w:i/>
          <w:iCs/>
          <w:noProof/>
        </w:rPr>
        <w:t>J. Mekom" Media Komun. Pendidik. Kejuruan"</w:t>
      </w:r>
      <w:r w:rsidRPr="00077BC7">
        <w:rPr>
          <w:noProof/>
        </w:rPr>
        <w:t>, vol. 2, no. 1, pp. 88–101, 2015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9]</w:t>
      </w:r>
      <w:r w:rsidRPr="00077BC7">
        <w:rPr>
          <w:noProof/>
        </w:rPr>
        <w:tab/>
        <w:t xml:space="preserve">R. Hidayat, S. L. Sunusi, Y. Nyura, A. A. Patak, and M. Tahir, “Designing and Examining Multimedia Based Application Using Visual Basic on Early Literacy Learning,” </w:t>
      </w:r>
      <w:r w:rsidRPr="00077BC7">
        <w:rPr>
          <w:i/>
          <w:iCs/>
          <w:noProof/>
        </w:rPr>
        <w:t>Tech. Technol. Educ. Manag.</w:t>
      </w:r>
      <w:r w:rsidRPr="00077BC7">
        <w:rPr>
          <w:noProof/>
        </w:rPr>
        <w:t>, vol. 11, no. 4, pp. 321–325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0]</w:t>
      </w:r>
      <w:r w:rsidRPr="00077BC7">
        <w:rPr>
          <w:noProof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1]</w:t>
      </w:r>
      <w:r w:rsidRPr="00077BC7">
        <w:rPr>
          <w:noProof/>
        </w:rPr>
        <w:tab/>
        <w:t xml:space="preserve">R. Tuken, “PENINGKATAN HASIL BELAJAR SISWA PADA MATA </w:t>
      </w:r>
      <w:r w:rsidRPr="00077BC7">
        <w:rPr>
          <w:noProof/>
        </w:rPr>
        <w:lastRenderedPageBreak/>
        <w:t xml:space="preserve">PELAJARAN PKN MELALUI PEMBELAJARAN KOOPERATIF TIPE ROLE PLAYING DI KELAS VI SDN IV KOTA PAREPARE,” </w:t>
      </w:r>
      <w:r w:rsidRPr="00077BC7">
        <w:rPr>
          <w:i/>
          <w:iCs/>
          <w:noProof/>
        </w:rPr>
        <w:t>Publ. Pendidik.</w:t>
      </w:r>
      <w:r w:rsidRPr="00077BC7">
        <w:rPr>
          <w:noProof/>
        </w:rPr>
        <w:t>, vol. 6, no. 2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2]</w:t>
      </w:r>
      <w:r w:rsidRPr="00077BC7">
        <w:rPr>
          <w:noProof/>
        </w:rPr>
        <w:tab/>
        <w:t xml:space="preserve">Z. E. T. Rifayanti, “Penggunaan Media Animasi Untuk Meningkatkan Hasil Belajar IPS Tentang Keanekaragaman Budaya Indonesia Siswa Kelas V SDN Cangkringsari Sukodono Sidoarjo,” </w:t>
      </w:r>
      <w:r w:rsidRPr="00077BC7">
        <w:rPr>
          <w:i/>
          <w:iCs/>
          <w:noProof/>
        </w:rPr>
        <w:t>Publ. Pendidik.</w:t>
      </w:r>
      <w:r w:rsidRPr="00077BC7">
        <w:rPr>
          <w:noProof/>
        </w:rPr>
        <w:t>, vol. 7, no. 2, pp. 89–94, 2017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3]</w:t>
      </w:r>
      <w:r w:rsidRPr="00077BC7">
        <w:rPr>
          <w:noProof/>
        </w:rPr>
        <w:tab/>
        <w:t xml:space="preserve">M. Tawil, “Upaya peningkatan Hasil Belajar Peserta didik Melalui Asesmen Kinerja DI SMA Negeri 1 Sungguminasa Kab. Gowa,” in </w:t>
      </w:r>
      <w:r w:rsidRPr="00077BC7">
        <w:rPr>
          <w:i/>
          <w:iCs/>
          <w:noProof/>
        </w:rPr>
        <w:t>Prosiding Seminar Nasional Peranan asesmen dan ujian dalam peningkatan mutu pendidikan nasional</w:t>
      </w:r>
      <w:r w:rsidRPr="00077BC7">
        <w:rPr>
          <w:noProof/>
        </w:rPr>
        <w:t>, 2015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4]</w:t>
      </w:r>
      <w:r w:rsidRPr="00077BC7">
        <w:rPr>
          <w:noProof/>
        </w:rPr>
        <w:tab/>
        <w:t>A. Rahman and A. S. Ahmar, “Pengembangan Perangkat Perkuliahan Berbasis IT (Suatu Upaya Untuk Meningkatkan Kualitas Hasil Belajar Mahasiswa),”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5]</w:t>
      </w:r>
      <w:r w:rsidRPr="00077BC7">
        <w:rPr>
          <w:noProof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077BC7">
        <w:rPr>
          <w:i/>
          <w:iCs/>
          <w:noProof/>
        </w:rPr>
        <w:t>CHEMICA</w:t>
      </w:r>
      <w:r w:rsidRPr="00077BC7">
        <w:rPr>
          <w:noProof/>
        </w:rPr>
        <w:t>, vol. 15, no. 2, pp. 114–122, 2014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6]</w:t>
      </w:r>
      <w:r w:rsidRPr="00077BC7">
        <w:rPr>
          <w:noProof/>
        </w:rPr>
        <w:tab/>
        <w:t>S. Solihin, “PENGARUH PENERAPAN MULTIMEDIA INTERAKTIF DALAM PEMBELAJARAN FISIKA TERHADAP HASIL BELAJAR SISWA SMK NEGERI 6 BULUKUMBA.” Universitas Negeri Makassar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7]</w:t>
      </w:r>
      <w:r w:rsidRPr="00077BC7">
        <w:rPr>
          <w:noProof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8]</w:t>
      </w:r>
      <w:r w:rsidRPr="00077BC7">
        <w:rPr>
          <w:noProof/>
        </w:rPr>
        <w:tab/>
        <w:t xml:space="preserve">N. Afsani, A. Muis, and A. N. Arifin, “Tingkat Aktivitas Dan Hasil Belajar Peserta Didik Pada Materi Sistem Gerak Menggunakan Peta Pikir (Mind Map),” </w:t>
      </w:r>
      <w:r w:rsidRPr="00077BC7">
        <w:rPr>
          <w:i/>
          <w:iCs/>
          <w:noProof/>
        </w:rPr>
        <w:t>Sainsmat</w:t>
      </w:r>
      <w:r w:rsidRPr="00077BC7">
        <w:rPr>
          <w:noProof/>
        </w:rPr>
        <w:t>, vol. 5, no. 2, 2016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19]</w:t>
      </w:r>
      <w:r w:rsidRPr="00077BC7">
        <w:rPr>
          <w:noProof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077BC7">
        <w:rPr>
          <w:i/>
          <w:iCs/>
          <w:noProof/>
        </w:rPr>
        <w:t>Sainsmat</w:t>
      </w:r>
      <w:r w:rsidRPr="00077BC7">
        <w:rPr>
          <w:noProof/>
        </w:rPr>
        <w:t>, vol. 4, no. 1, 2015.</w:t>
      </w:r>
    </w:p>
    <w:p w:rsidR="00077BC7" w:rsidRPr="00077BC7" w:rsidRDefault="00077BC7" w:rsidP="00077BC7">
      <w:pPr>
        <w:widowControl w:val="0"/>
        <w:autoSpaceDE w:val="0"/>
        <w:autoSpaceDN w:val="0"/>
        <w:adjustRightInd w:val="0"/>
        <w:spacing w:before="240" w:after="240"/>
        <w:ind w:left="640" w:hanging="640"/>
        <w:rPr>
          <w:noProof/>
        </w:rPr>
      </w:pPr>
      <w:r w:rsidRPr="00077BC7">
        <w:rPr>
          <w:noProof/>
        </w:rPr>
        <w:t>[20]</w:t>
      </w:r>
      <w:r w:rsidRPr="00077BC7">
        <w:rPr>
          <w:noProof/>
        </w:rPr>
        <w:tab/>
        <w:t>N. U. R. H. N. KAHARUDDIN, “Pengaruh Penggunaan Multimedia Pembelajaran terhadap Hasil Belajar IPS di SD Inpres Tamalanrea 3 Kota Makassar.” UNIVESITAS NEGERI MAKASSAR, 2015.</w:t>
      </w:r>
    </w:p>
    <w:p w:rsidR="00077BC7" w:rsidRPr="00444D06" w:rsidRDefault="00077BC7" w:rsidP="00077BC7">
      <w:pPr>
        <w:spacing w:before="240" w:after="240"/>
        <w:jc w:val="both"/>
      </w:pPr>
      <w:r>
        <w:fldChar w:fldCharType="end"/>
      </w:r>
    </w:p>
    <w:p w:rsidR="007C13BC" w:rsidRDefault="007C13BC" w:rsidP="007C13BC"/>
    <w:p w:rsidR="007C13BC" w:rsidRDefault="007C13BC"/>
    <w:sectPr w:rsidR="007C13BC" w:rsidSect="00721CC9"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2C96"/>
    <w:rsid w:val="00077BC7"/>
    <w:rsid w:val="00202113"/>
    <w:rsid w:val="002D77BE"/>
    <w:rsid w:val="007C13BC"/>
    <w:rsid w:val="00A42C96"/>
    <w:rsid w:val="00AE67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D0885F5"/>
  <w15:docId w15:val="{9DB21D81-0360-4C6A-AD89-4B2711FC65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2C9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2C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2C96"/>
    <w:rPr>
      <w:rFonts w:ascii="Tahoma" w:eastAsia="Times New Roman" w:hAnsi="Tahoma" w:cs="Tahoma"/>
      <w:sz w:val="16"/>
      <w:szCs w:val="16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7C13BC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7C13BC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0E27E9-8B21-4E5A-8BEF-857004420D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5</Pages>
  <Words>3745</Words>
  <Characters>21348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sna Muchtar</dc:creator>
  <cp:lastModifiedBy>Fhatiah Adiba</cp:lastModifiedBy>
  <cp:revision>5</cp:revision>
  <dcterms:created xsi:type="dcterms:W3CDTF">2019-06-25T03:41:00Z</dcterms:created>
  <dcterms:modified xsi:type="dcterms:W3CDTF">2019-06-25T0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